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3A1AB69"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6CC9E42"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AF55A2" w:rsidRPr="00AF55A2">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AE1B38"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AE1B38"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4276380" w:rsidR="00C52B44" w:rsidRDefault="00C52B44" w:rsidP="00C52B44">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1</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w:instrText>
            </w:r>
            <w:r w:rsidR="00AE1B38">
              <w:rPr>
                <w:noProof/>
              </w:rPr>
              <w:fldChar w:fldCharType="end"/>
            </w:r>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AE1B38"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4F1EC408" w:rsidR="00FA1685" w:rsidRDefault="00FA1685" w:rsidP="00FA1685">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1</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2</w:instrText>
            </w:r>
            <w:r w:rsidR="00AE1B38">
              <w:rPr>
                <w:noProof/>
              </w:rPr>
              <w:fldChar w:fldCharType="end"/>
            </w:r>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04F25E0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AF55A2" w:rsidRPr="00AF55A2">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7F41989" w:rsidR="0024500F" w:rsidRDefault="0024500F" w:rsidP="0024500F">
            <w:pPr>
              <w:pStyle w:val="EquationNumberStyle"/>
            </w:pPr>
            <w:r>
              <w:fldChar w:fldCharType="begin"/>
            </w:r>
            <w:r>
              <w:instrText xml:space="preserve"> MACROBUTTON NumberReference \* MERGEFORMAT (</w:instrText>
            </w:r>
            <w:r w:rsidR="00AE1B38">
              <w:fldChar w:fldCharType="begin"/>
            </w:r>
            <w:r w:rsidR="00AE1B38">
              <w:instrText xml:space="preserve"> SEQ Eq</w:instrText>
            </w:r>
            <w:r w:rsidR="00AE1B38">
              <w:instrText xml:space="preserve">nChapter \c \* Arabic \* MERGEFORMAT </w:instrText>
            </w:r>
            <w:r w:rsidR="00AE1B38">
              <w:fldChar w:fldCharType="separate"/>
            </w:r>
            <w:r w:rsidR="00AF55A2">
              <w:rPr>
                <w:noProof/>
              </w:rPr>
              <w:instrText>1</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3</w:instrText>
            </w:r>
            <w:r w:rsidR="00AE1B38">
              <w:rPr>
                <w:noProof/>
              </w:rPr>
              <w:fldChar w:fldCharType="end"/>
            </w:r>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670714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703B7909" w:rsidR="00CE2725" w:rsidRDefault="00CE2725" w:rsidP="00CE2725">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1</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4</w:instrText>
            </w:r>
            <w:r w:rsidR="00AE1B38">
              <w:rPr>
                <w:noProof/>
              </w:rPr>
              <w:fldChar w:fldCharType="end"/>
            </w:r>
            <w:r>
              <w:instrText>)</w:instrText>
            </w:r>
            <w:r>
              <w:fldChar w:fldCharType="end"/>
            </w:r>
            <w:bookmarkEnd w:id="25"/>
            <w:bookmarkEnd w:id="26"/>
            <w:bookmarkEnd w:id="27"/>
          </w:p>
        </w:tc>
      </w:tr>
    </w:tbl>
    <w:p w14:paraId="2656A54D" w14:textId="3DDA9CF8" w:rsidR="00AF0E7F" w:rsidRDefault="00AE1B38"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54FD67B"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AE1B38"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5CD400F" w:rsidR="00027FE4" w:rsidRDefault="00027FE4" w:rsidP="00027FE4">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1</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5</w:instrText>
            </w:r>
            <w:r w:rsidR="00AE1B38">
              <w:rPr>
                <w:noProof/>
              </w:rPr>
              <w:fldChar w:fldCharType="end"/>
            </w:r>
            <w:r>
              <w:instrText>)</w:instrText>
            </w:r>
            <w:r>
              <w:fldChar w:fldCharType="end"/>
            </w:r>
          </w:p>
        </w:tc>
      </w:tr>
    </w:tbl>
    <w:p w14:paraId="34F6917C" w14:textId="7204A844"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AF55A2" w:rsidRPr="00AF55A2">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4DEABAD6"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AF55A2" w:rsidRPr="00AF55A2">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7"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7"/>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8" w:name="_Chapter_3"/>
      <w:bookmarkEnd w:id="38"/>
      <w:r>
        <w:br w:type="page"/>
      </w:r>
      <w:r w:rsidR="00F140DF" w:rsidRPr="00DE5471">
        <w:rPr>
          <w:rFonts w:ascii="Times New Roman" w:hAnsi="Times New Roman" w:cs="Times New Roman"/>
          <w:color w:val="auto"/>
          <w:sz w:val="22"/>
          <w:szCs w:val="22"/>
        </w:rPr>
        <w:lastRenderedPageBreak/>
        <w:t>Chapter 3</w:t>
      </w:r>
    </w:p>
    <w:p w14:paraId="6B27CAAB" w14:textId="0044E8F0"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9" w:name="OLE_LINK1"/>
            <w:bookmarkStart w:id="40"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1"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1"/>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9"/>
    <w:bookmarkEnd w:id="40"/>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2" w:name="Figure_3_2"/>
            <w:r w:rsidRPr="0023292A">
              <w:rPr>
                <w:rFonts w:ascii="Times New Roman" w:hAnsi="Times New Roman" w:cs="Times New Roman"/>
                <w:b/>
                <w:color w:val="C00000"/>
              </w:rPr>
              <w:t>Figure 3.2</w:t>
            </w:r>
            <w:bookmarkEnd w:id="42"/>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AE1B38"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3"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3"/>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AE1B38"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1C9856F" w:rsidR="00FD0BD0" w:rsidRDefault="00FD0BD0" w:rsidP="00097C0A">
            <w:pPr>
              <w:pStyle w:val="EquationNumberStyle"/>
              <w:spacing w:line="480" w:lineRule="auto"/>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3</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w:instrText>
            </w:r>
            <w:r w:rsidR="00AE1B38">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AE1B38"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4" w:name="NumberRef9057298303"/>
        <w:tc>
          <w:tcPr>
            <w:tcW w:w="720" w:type="dxa"/>
            <w:shd w:val="clear" w:color="auto" w:fill="auto"/>
            <w:vAlign w:val="center"/>
          </w:tcPr>
          <w:p w14:paraId="52C09A00" w14:textId="6283DE1D"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4"/>
          </w:p>
        </w:tc>
      </w:tr>
    </w:tbl>
    <w:p w14:paraId="08E0271A" w14:textId="6AD1F7B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AE1B38"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5" w:name="NumberRef5334240198"/>
        <w:bookmarkStart w:id="46" w:name="NumberRef5795186162"/>
        <w:bookmarkStart w:id="47" w:name="NumberRef9495566487"/>
        <w:bookmarkStart w:id="48" w:name="NumberRef3640186787"/>
        <w:bookmarkStart w:id="49" w:name="NumberRef6226966977"/>
        <w:tc>
          <w:tcPr>
            <w:tcW w:w="691" w:type="dxa"/>
            <w:shd w:val="clear" w:color="auto" w:fill="auto"/>
            <w:vAlign w:val="center"/>
          </w:tcPr>
          <w:p w14:paraId="75689CB4" w14:textId="51271123" w:rsidR="00776445" w:rsidRDefault="00776445" w:rsidP="00554C06">
            <w:pPr>
              <w:pStyle w:val="EquationNumberStyle"/>
            </w:pPr>
            <w:r>
              <w:fldChar w:fldCharType="begin"/>
            </w:r>
            <w:r>
              <w:instrText xml:space="preserve"> MACROBUTTON NumberReference \* MERGEFORMAT (</w:instrText>
            </w:r>
            <w:r w:rsidR="00AE1B38">
              <w:fldChar w:fldCharType="begin"/>
            </w:r>
            <w:r w:rsidR="00AE1B38">
              <w:instrText xml:space="preserve"> SEQ EqnChapt</w:instrText>
            </w:r>
            <w:r w:rsidR="00AE1B38">
              <w:instrText xml:space="preserve">er \c \* Arabic \* MERGEFORMAT </w:instrText>
            </w:r>
            <w:r w:rsidR="00AE1B38">
              <w:fldChar w:fldCharType="separate"/>
            </w:r>
            <w:r w:rsidR="00AF55A2">
              <w:rPr>
                <w:noProof/>
              </w:rPr>
              <w:instrText>3</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3</w:instrText>
            </w:r>
            <w:r w:rsidR="00AE1B38">
              <w:rPr>
                <w:noProof/>
              </w:rPr>
              <w:fldChar w:fldCharType="end"/>
            </w:r>
            <w:r>
              <w:instrText>)</w:instrText>
            </w:r>
            <w:r>
              <w:fldChar w:fldCharType="end"/>
            </w:r>
            <w:bookmarkEnd w:id="45"/>
            <w:bookmarkEnd w:id="46"/>
            <w:bookmarkEnd w:id="47"/>
            <w:bookmarkEnd w:id="48"/>
            <w:bookmarkEnd w:id="49"/>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AE1B38"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AE1B38"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4EEF19C1"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AF55A2" w:rsidRPr="00AF55A2">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B107B53"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AF55A2" w:rsidRPr="00AF55A2">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AF55A2" w:rsidRPr="00AF55A2">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0" w:name="_3.4_Transfer_of"/>
      <w:bookmarkEnd w:id="50"/>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AE1B38"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2" w:name="NumberRef7055475116"/>
        <w:tc>
          <w:tcPr>
            <w:tcW w:w="720" w:type="dxa"/>
            <w:shd w:val="clear" w:color="auto" w:fill="auto"/>
            <w:vAlign w:val="center"/>
          </w:tcPr>
          <w:p w14:paraId="590B53D4" w14:textId="75B1256A"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2"/>
          </w:p>
        </w:tc>
      </w:tr>
    </w:tbl>
    <w:p w14:paraId="4D91EDC3" w14:textId="03A9739B"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094D60">
        <w:rPr>
          <w:rFonts w:ascii="Times New Roman" w:hAnsi="Times New Roman" w:cs="Times New Roman"/>
        </w:rPr>
        <w:t>(</w:t>
      </w:r>
      <w:r w:rsidR="00AF55A2">
        <w:rPr>
          <w:rFonts w:ascii="Times New Roman" w:hAnsi="Times New Roman" w:cs="Times New Roman"/>
        </w:rPr>
        <w:t>3</w:t>
      </w:r>
      <w:r w:rsidR="00AF55A2" w:rsidRPr="00094D60">
        <w:rPr>
          <w:rFonts w:ascii="Times New Roman" w:hAnsi="Times New Roman" w:cs="Times New Roman"/>
        </w:rPr>
        <w:t>.</w:t>
      </w:r>
      <w:r w:rsidR="00AF55A2">
        <w:rPr>
          <w:rFonts w:ascii="Times New Roman" w:hAnsi="Times New Roman" w:cs="Times New Roman"/>
        </w:rPr>
        <w:t>4</w:t>
      </w:r>
      <w:r w:rsidR="00AF55A2"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AF55A2">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AE1B38"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74004E0"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AE1B38"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3" w:name="NumberRef6478211880"/>
        <w:tc>
          <w:tcPr>
            <w:tcW w:w="720" w:type="dxa"/>
            <w:shd w:val="clear" w:color="auto" w:fill="auto"/>
            <w:vAlign w:val="center"/>
          </w:tcPr>
          <w:p w14:paraId="72EE63EE" w14:textId="330140FD"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p>
        </w:tc>
      </w:tr>
    </w:tbl>
    <w:p w14:paraId="4B0B6E44" w14:textId="73544DC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AF55A2" w:rsidRPr="00AF55A2">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AE1B38"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6E6C51F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AE1B3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4" w:name="NumberRef7747400999"/>
        <w:bookmarkStart w:id="55" w:name="NumberRef2637929320"/>
        <w:tc>
          <w:tcPr>
            <w:tcW w:w="720" w:type="dxa"/>
            <w:shd w:val="clear" w:color="auto" w:fill="auto"/>
            <w:vAlign w:val="center"/>
          </w:tcPr>
          <w:p w14:paraId="5C4068F5" w14:textId="4F29D38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6E6BDFA9" w14:textId="352EE58A"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6</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8</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AE1B38"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6" w:name="NumberRef2895624638"/>
        <w:bookmarkStart w:id="57" w:name="NumberRef5924582481"/>
        <w:tc>
          <w:tcPr>
            <w:tcW w:w="720" w:type="dxa"/>
            <w:shd w:val="clear" w:color="auto" w:fill="auto"/>
            <w:vAlign w:val="center"/>
          </w:tcPr>
          <w:p w14:paraId="5C10C76F" w14:textId="5160B70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AE1B3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8" w:name="NumberRef2439313531"/>
        <w:bookmarkStart w:id="59" w:name="NumberRef5338730812"/>
        <w:bookmarkStart w:id="60" w:name="NumberRef2060171962"/>
        <w:tc>
          <w:tcPr>
            <w:tcW w:w="720" w:type="dxa"/>
            <w:shd w:val="clear" w:color="auto" w:fill="auto"/>
            <w:vAlign w:val="center"/>
          </w:tcPr>
          <w:p w14:paraId="6BA51914" w14:textId="2715C867"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bookmarkEnd w:id="60"/>
          </w:p>
        </w:tc>
      </w:tr>
    </w:tbl>
    <w:p w14:paraId="7552F288" w14:textId="0ED07873"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AF55A2" w:rsidRPr="00AF55A2">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AE1B3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AE1B3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1" w:name="NumberRef1063696742"/>
        <w:tc>
          <w:tcPr>
            <w:tcW w:w="720" w:type="dxa"/>
            <w:shd w:val="clear" w:color="auto" w:fill="auto"/>
            <w:vAlign w:val="center"/>
          </w:tcPr>
          <w:p w14:paraId="442F3B00" w14:textId="3AE13843"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205F35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1</w:t>
      </w:r>
      <w:r w:rsidR="00AF55A2"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AE1B38"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3" w:name="NumberRef535045266"/>
        <w:bookmarkStart w:id="64" w:name="NumberRef5891630054"/>
        <w:bookmarkStart w:id="65" w:name="NumberRef6951155066"/>
        <w:bookmarkStart w:id="66" w:name="NumberRef7127304673"/>
        <w:tc>
          <w:tcPr>
            <w:tcW w:w="720" w:type="dxa"/>
            <w:shd w:val="clear" w:color="auto" w:fill="auto"/>
            <w:vAlign w:val="center"/>
          </w:tcPr>
          <w:p w14:paraId="40495A0C" w14:textId="4226C27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bookmarkEnd w:id="66"/>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AE1B3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AE1B38"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AE1B3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AE1B3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AE1B3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8A31C5A"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C0F9F86"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5AAAD430"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AE1B3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AE1B3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7" w:name="NumberRef9800032377"/>
        <w:tc>
          <w:tcPr>
            <w:tcW w:w="720" w:type="dxa"/>
            <w:shd w:val="clear" w:color="auto" w:fill="auto"/>
            <w:vAlign w:val="center"/>
          </w:tcPr>
          <w:p w14:paraId="43C7D7AB" w14:textId="5CDF89B1"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5B785DBA" w14:textId="593E2E32"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AE1B38"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8" w:name="NumberRef8144900203"/>
        <w:bookmarkStart w:id="69" w:name="NumberRef453527570"/>
        <w:bookmarkStart w:id="70" w:name="NumberRef8298016191"/>
        <w:bookmarkStart w:id="71" w:name="NumberRef7536880970"/>
        <w:tc>
          <w:tcPr>
            <w:tcW w:w="720" w:type="dxa"/>
            <w:shd w:val="clear" w:color="auto" w:fill="auto"/>
            <w:vAlign w:val="center"/>
          </w:tcPr>
          <w:p w14:paraId="36DDE1FC" w14:textId="6D6DDF8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bookmarkEnd w:id="70"/>
            <w:bookmarkEnd w:id="71"/>
          </w:p>
        </w:tc>
      </w:tr>
    </w:tbl>
    <w:p w14:paraId="40C66928" w14:textId="4A5FDFD4"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AE1B38"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3" w:name="NumberRef4140326977"/>
        <w:bookmarkStart w:id="74" w:name="NumberRef3019480109"/>
        <w:tc>
          <w:tcPr>
            <w:tcW w:w="720" w:type="dxa"/>
            <w:shd w:val="clear" w:color="auto" w:fill="auto"/>
            <w:vAlign w:val="center"/>
          </w:tcPr>
          <w:p w14:paraId="1B3FA4E8" w14:textId="1C0A4F2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bookmarkEnd w:id="74"/>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3B207C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AE1B38"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7090379000"/>
        <w:tc>
          <w:tcPr>
            <w:tcW w:w="720" w:type="dxa"/>
            <w:shd w:val="clear" w:color="auto" w:fill="auto"/>
            <w:vAlign w:val="center"/>
          </w:tcPr>
          <w:p w14:paraId="1BD40E05" w14:textId="05850283"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4B45ECDC" w14:textId="29BD44FD"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6</w:t>
      </w:r>
      <w:r w:rsidR="00AF55A2"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AE1B3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6" w:name="NumberRef5960945487"/>
        <w:tc>
          <w:tcPr>
            <w:tcW w:w="720" w:type="dxa"/>
            <w:shd w:val="clear" w:color="auto" w:fill="auto"/>
            <w:vAlign w:val="center"/>
          </w:tcPr>
          <w:p w14:paraId="181C1F4E" w14:textId="74F7D30F"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AE1B38"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147DFE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7" w:name="Figure_3_7"/>
            <w:r w:rsidRPr="00097C0A">
              <w:rPr>
                <w:rFonts w:ascii="Times New Roman" w:hAnsi="Times New Roman" w:cs="Times New Roman"/>
                <w:b/>
                <w:color w:val="C00000"/>
              </w:rPr>
              <w:t>Figure 3.7</w:t>
            </w:r>
            <w:bookmarkEnd w:id="77"/>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BF33E0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5</w:t>
      </w:r>
      <w:r w:rsidR="00AF55A2"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AE1B38"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AE1B38"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8" w:name="NumberRef140176415"/>
        <w:tc>
          <w:tcPr>
            <w:tcW w:w="702" w:type="dxa"/>
            <w:shd w:val="clear" w:color="auto" w:fill="auto"/>
            <w:vAlign w:val="center"/>
          </w:tcPr>
          <w:p w14:paraId="10DC901F" w14:textId="5C67D8F4"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4CFB405C" w14:textId="0E2CB7D1"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9</w:t>
      </w:r>
      <w:r w:rsidR="00AF55A2"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7</w:t>
      </w:r>
      <w:r w:rsidR="00AF55A2"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AE1B3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9" w:name="NumberRef7904800177"/>
        <w:tc>
          <w:tcPr>
            <w:tcW w:w="720" w:type="dxa"/>
            <w:shd w:val="clear" w:color="auto" w:fill="auto"/>
            <w:vAlign w:val="center"/>
          </w:tcPr>
          <w:p w14:paraId="164AA0B9" w14:textId="7CB16A8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0" w:name="NumberRef7607235909"/>
        <w:tc>
          <w:tcPr>
            <w:tcW w:w="720" w:type="dxa"/>
            <w:shd w:val="clear" w:color="auto" w:fill="auto"/>
            <w:vAlign w:val="center"/>
          </w:tcPr>
          <w:p w14:paraId="4F7FF98E" w14:textId="70C5361B" w:rsidR="002821A7" w:rsidRDefault="002821A7" w:rsidP="002821A7">
            <w:pPr>
              <w:pStyle w:val="EquationNumberStyle"/>
              <w:spacing w:line="480" w:lineRule="auto"/>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3</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21</w:instrText>
            </w:r>
            <w:r w:rsidR="00AE1B38">
              <w:rPr>
                <w:noProof/>
              </w:rPr>
              <w:fldChar w:fldCharType="end"/>
            </w:r>
            <w:r>
              <w:instrText>)</w:instrText>
            </w:r>
            <w:r>
              <w:fldChar w:fldCharType="end"/>
            </w:r>
            <w:bookmarkEnd w:id="80"/>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AE1B3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58338C9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1" w:name="NumberRef8327301741"/>
        <w:tc>
          <w:tcPr>
            <w:tcW w:w="720" w:type="dxa"/>
            <w:shd w:val="clear" w:color="auto" w:fill="auto"/>
            <w:vAlign w:val="center"/>
          </w:tcPr>
          <w:p w14:paraId="70A13394" w14:textId="21A706D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12AAB329" w14:textId="43A14B7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3</w:t>
      </w:r>
      <w:r w:rsidR="00AF55A2"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AF55A2" w:rsidRPr="00AF55A2">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0</w:t>
      </w:r>
      <w:r w:rsidR="00AF55A2"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AE1B3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2" w:name="NumberRef4687001109"/>
        <w:bookmarkStart w:id="83" w:name="NumberRef8626193404"/>
        <w:bookmarkStart w:id="84" w:name="NumberRef3735361695"/>
        <w:tc>
          <w:tcPr>
            <w:tcW w:w="720" w:type="dxa"/>
            <w:shd w:val="clear" w:color="auto" w:fill="auto"/>
            <w:vAlign w:val="center"/>
          </w:tcPr>
          <w:p w14:paraId="1BC63F72" w14:textId="275927CF"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p>
        </w:tc>
      </w:tr>
    </w:tbl>
    <w:p w14:paraId="40944980" w14:textId="7C02D487"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4</w:t>
      </w:r>
      <w:r w:rsidR="00AF55A2"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AE1B3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5" w:name="NumberRef2981654406"/>
        <w:tc>
          <w:tcPr>
            <w:tcW w:w="720" w:type="dxa"/>
            <w:shd w:val="clear" w:color="auto" w:fill="auto"/>
            <w:vAlign w:val="center"/>
          </w:tcPr>
          <w:p w14:paraId="74AC3F41" w14:textId="5FF7C363"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AE1B3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6" w:name="NumberRef187583566"/>
        <w:bookmarkStart w:id="87" w:name="NumberRef2103686333"/>
        <w:tc>
          <w:tcPr>
            <w:tcW w:w="720" w:type="dxa"/>
            <w:shd w:val="clear" w:color="auto" w:fill="auto"/>
            <w:vAlign w:val="center"/>
          </w:tcPr>
          <w:p w14:paraId="3E610A63" w14:textId="5953A7FE"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p>
        </w:tc>
      </w:tr>
    </w:tbl>
    <w:p w14:paraId="77395086" w14:textId="052214A4"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AE1B38"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8" w:name="NumberRef739533305"/>
        <w:bookmarkStart w:id="89" w:name="NumberRef1054526567"/>
        <w:bookmarkStart w:id="90" w:name="NumberRef3316944242"/>
        <w:bookmarkStart w:id="91" w:name="NumberRef1282498837"/>
        <w:bookmarkStart w:id="92" w:name="NumberRef9619531631"/>
        <w:bookmarkStart w:id="93" w:name="NumberRef8714458346"/>
        <w:bookmarkStart w:id="94" w:name="NumberRef562368631"/>
        <w:bookmarkStart w:id="95" w:name="NumberRef7671116590"/>
        <w:bookmarkStart w:id="96" w:name="NumberRef1563022137"/>
        <w:bookmarkStart w:id="97" w:name="NumberRef806913376"/>
        <w:tc>
          <w:tcPr>
            <w:tcW w:w="720" w:type="dxa"/>
            <w:shd w:val="clear" w:color="auto" w:fill="auto"/>
            <w:vAlign w:val="center"/>
          </w:tcPr>
          <w:p w14:paraId="3E8ABC0B" w14:textId="5454DDB5"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bookmarkEnd w:id="90"/>
            <w:bookmarkEnd w:id="91"/>
            <w:bookmarkEnd w:id="92"/>
            <w:bookmarkEnd w:id="93"/>
            <w:bookmarkEnd w:id="94"/>
            <w:bookmarkEnd w:id="95"/>
            <w:bookmarkEnd w:id="96"/>
            <w:bookmarkEnd w:id="9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AE1B3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AE1B3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E4AA0FE"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AE1B3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AE1B3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AE1B3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AE1B3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AE1B3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AE1B3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AE1B38"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AE1B3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AE1B38"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6F1101B" w:rsidR="00E07B9C" w:rsidRPr="00097C0A" w:rsidRDefault="00E07B9C" w:rsidP="00350647">
            <w:pPr>
              <w:spacing w:before="120" w:after="0" w:line="240" w:lineRule="auto"/>
              <w:ind w:left="360" w:right="288"/>
              <w:jc w:val="both"/>
              <w:rPr>
                <w:rFonts w:ascii="Times New Roman" w:hAnsi="Times New Roman" w:cs="Times New Roman"/>
              </w:rPr>
            </w:pPr>
            <w:bookmarkStart w:id="9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F48DBE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99" w:name="Table_3_1"/>
            <w:r w:rsidRPr="00097C0A">
              <w:rPr>
                <w:rFonts w:ascii="Times New Roman" w:hAnsi="Times New Roman" w:cs="Times New Roman"/>
                <w:b/>
                <w:color w:val="0070C0"/>
              </w:rPr>
              <w:lastRenderedPageBreak/>
              <w:t>Table 3.1</w:t>
            </w:r>
            <w:bookmarkEnd w:id="9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0" w:name="_3.7_Geometric_properties"/>
      <w:bookmarkEnd w:id="100"/>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42EF20F"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2" w:name="_3.7.1_Properties_of"/>
      <w:bookmarkEnd w:id="102"/>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AE1B38"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BC5C1B3"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2_Properties_of"/>
      <w:bookmarkEnd w:id="10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6B1C9D38"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6E94A8E"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3_Properties_of"/>
      <w:bookmarkEnd w:id="104"/>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4D001F0"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EF53C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6" w:name="Figure_3_11"/>
            <w:r>
              <w:rPr>
                <w:rFonts w:ascii="Times New Roman" w:hAnsi="Times New Roman" w:cs="Times New Roman"/>
                <w:b/>
                <w:color w:val="C00000"/>
              </w:rPr>
              <w:t>Figure 3.11</w:t>
            </w:r>
            <w:bookmarkEnd w:id="10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7" w:name="Figure_3_12"/>
            <w:r>
              <w:rPr>
                <w:rFonts w:ascii="Times New Roman" w:hAnsi="Times New Roman" w:cs="Times New Roman"/>
                <w:b/>
                <w:color w:val="C00000"/>
              </w:rPr>
              <w:t>Figure 3.12</w:t>
            </w:r>
            <w:bookmarkEnd w:id="10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0CA90FA"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AE1B38"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1" w:name="_Chapter_4"/>
      <w:bookmarkEnd w:id="111"/>
      <w:r w:rsidRPr="00041804">
        <w:rPr>
          <w:rFonts w:ascii="Times New Roman" w:hAnsi="Times New Roman" w:cs="Times New Roman"/>
          <w:color w:val="auto"/>
          <w:sz w:val="22"/>
          <w:szCs w:val="22"/>
        </w:rPr>
        <w:lastRenderedPageBreak/>
        <w:t>Chapter 4</w:t>
      </w:r>
    </w:p>
    <w:p w14:paraId="4E3D4924" w14:textId="47981AA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5E100098"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2" w:name="NumberRef5248684287"/>
      <w:bookmarkEnd w:id="112"/>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AE1B38"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3" w:name="NumberRef226292014"/>
        <w:tc>
          <w:tcPr>
            <w:tcW w:w="720" w:type="dxa"/>
            <w:shd w:val="clear" w:color="auto" w:fill="auto"/>
            <w:vAlign w:val="center"/>
          </w:tcPr>
          <w:p w14:paraId="04C32364" w14:textId="298B162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4"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4"/>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AE1B38"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78519A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AE1B38"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2844802737"/>
        <w:bookmarkStart w:id="116" w:name="NumberRef456491709"/>
        <w:tc>
          <w:tcPr>
            <w:tcW w:w="720" w:type="dxa"/>
            <w:shd w:val="clear" w:color="auto" w:fill="auto"/>
            <w:vAlign w:val="center"/>
          </w:tcPr>
          <w:p w14:paraId="56821179" w14:textId="36E45C93"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AE1B3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E9B86DC"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AE1B38"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3820106983"/>
        <w:tc>
          <w:tcPr>
            <w:tcW w:w="720" w:type="dxa"/>
            <w:shd w:val="clear" w:color="auto" w:fill="auto"/>
            <w:vAlign w:val="center"/>
          </w:tcPr>
          <w:p w14:paraId="15A4C7D4" w14:textId="4C9F545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412200"/>
        <w:tc>
          <w:tcPr>
            <w:tcW w:w="720" w:type="dxa"/>
            <w:shd w:val="clear" w:color="auto" w:fill="auto"/>
            <w:vAlign w:val="center"/>
          </w:tcPr>
          <w:p w14:paraId="6121BBE2" w14:textId="0232812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793420553"/>
        <w:tc>
          <w:tcPr>
            <w:tcW w:w="720" w:type="dxa"/>
            <w:shd w:val="clear" w:color="auto" w:fill="auto"/>
            <w:vAlign w:val="center"/>
          </w:tcPr>
          <w:p w14:paraId="5FE307A5" w14:textId="6B7D88B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AE1B3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0" w:name="NumberRef7988843918"/>
        <w:tc>
          <w:tcPr>
            <w:tcW w:w="720" w:type="dxa"/>
            <w:shd w:val="clear" w:color="auto" w:fill="auto"/>
            <w:vAlign w:val="center"/>
          </w:tcPr>
          <w:p w14:paraId="04289E7F" w14:textId="5F41AB09"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0B5B0E13" w14:textId="4A6FC4E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6775A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29B25A9"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AE1B3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1" w:name="NumberRef9485710859"/>
        <w:bookmarkStart w:id="122" w:name="NumberRef6465871334"/>
        <w:bookmarkStart w:id="123" w:name="NumberRef2613682747"/>
        <w:tc>
          <w:tcPr>
            <w:tcW w:w="720" w:type="dxa"/>
            <w:shd w:val="clear" w:color="auto" w:fill="auto"/>
            <w:vAlign w:val="center"/>
          </w:tcPr>
          <w:p w14:paraId="73DAC9C5" w14:textId="7D2ABB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p>
        </w:tc>
      </w:tr>
    </w:tbl>
    <w:p w14:paraId="39D1C6EF" w14:textId="3D49918B"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4" w:name="NumberRef2957728505"/>
        <w:tc>
          <w:tcPr>
            <w:tcW w:w="720" w:type="dxa"/>
            <w:shd w:val="clear" w:color="auto" w:fill="auto"/>
            <w:vAlign w:val="center"/>
          </w:tcPr>
          <w:p w14:paraId="5AB2D716" w14:textId="0B20CF61"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0E2D91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107CA79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D2D260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AE1B3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5" w:name="NumberRef9798293710"/>
        <w:bookmarkStart w:id="126" w:name="NumberRef4100732207"/>
        <w:bookmarkStart w:id="127" w:name="NumberRef7852122188"/>
        <w:tc>
          <w:tcPr>
            <w:tcW w:w="720" w:type="dxa"/>
            <w:shd w:val="clear" w:color="auto" w:fill="auto"/>
            <w:vAlign w:val="center"/>
          </w:tcPr>
          <w:p w14:paraId="29FCFDC0" w14:textId="50E7E917"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p>
        </w:tc>
      </w:tr>
    </w:tbl>
    <w:p w14:paraId="6F6E6402" w14:textId="0531DA09"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3009704947"/>
        <w:bookmarkStart w:id="129" w:name="NumberRef4013743401"/>
        <w:bookmarkStart w:id="130" w:name="NumberRef2782799602"/>
        <w:bookmarkStart w:id="131" w:name="NumberRef1628215909"/>
        <w:bookmarkStart w:id="132" w:name="NumberRef8246021271"/>
        <w:tc>
          <w:tcPr>
            <w:tcW w:w="720" w:type="dxa"/>
            <w:shd w:val="clear" w:color="auto" w:fill="auto"/>
            <w:vAlign w:val="center"/>
          </w:tcPr>
          <w:p w14:paraId="2CDA5F91" w14:textId="4A599C24"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bookmarkEnd w:id="131"/>
            <w:bookmarkEnd w:id="132"/>
          </w:p>
        </w:tc>
      </w:tr>
    </w:tbl>
    <w:p w14:paraId="24FEB54F" w14:textId="326A2736"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7A4EC410"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5E45CE7"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AE1B38"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4127668142"/>
        <w:tc>
          <w:tcPr>
            <w:tcW w:w="720" w:type="dxa"/>
            <w:shd w:val="clear" w:color="auto" w:fill="auto"/>
            <w:vAlign w:val="center"/>
          </w:tcPr>
          <w:p w14:paraId="0E89E9CA" w14:textId="63D9C456"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63A33AEF" w14:textId="52932298"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3262062073"/>
        <w:bookmarkStart w:id="135" w:name="NumberRef6331788898"/>
        <w:tc>
          <w:tcPr>
            <w:tcW w:w="720" w:type="dxa"/>
            <w:shd w:val="clear" w:color="auto" w:fill="auto"/>
            <w:vAlign w:val="center"/>
          </w:tcPr>
          <w:p w14:paraId="34CAF890" w14:textId="374BB679"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48A6030" w14:textId="09938B23"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AE1B3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763847CE"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2075611353"/>
        <w:bookmarkStart w:id="137" w:name="NumberRef1860135198"/>
        <w:tc>
          <w:tcPr>
            <w:tcW w:w="720" w:type="dxa"/>
            <w:shd w:val="clear" w:color="auto" w:fill="auto"/>
            <w:vAlign w:val="center"/>
          </w:tcPr>
          <w:p w14:paraId="17123732" w14:textId="49FD8C39"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AE1B3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2151313"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D084B5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5833590031"/>
        <w:tc>
          <w:tcPr>
            <w:tcW w:w="720" w:type="dxa"/>
            <w:shd w:val="clear" w:color="auto" w:fill="auto"/>
            <w:vAlign w:val="center"/>
          </w:tcPr>
          <w:p w14:paraId="6B9718FF" w14:textId="3B4FAA00"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AE1B38"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AE1B38"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AE1B38"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AE1B38"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7AA9A7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8B68959"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AE1B38"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9" w:name="NumberRef807146430"/>
        <w:tc>
          <w:tcPr>
            <w:tcW w:w="720" w:type="dxa"/>
            <w:shd w:val="clear" w:color="auto" w:fill="auto"/>
            <w:vAlign w:val="center"/>
          </w:tcPr>
          <w:p w14:paraId="7A6F6329" w14:textId="51B852C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3638107"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0" w:name="NumberRef4579714537"/>
        <w:bookmarkStart w:id="141" w:name="NumberRef6779477000"/>
        <w:bookmarkStart w:id="142" w:name="NumberRef5367940664"/>
        <w:tc>
          <w:tcPr>
            <w:tcW w:w="720" w:type="dxa"/>
            <w:shd w:val="clear" w:color="auto" w:fill="auto"/>
            <w:vAlign w:val="center"/>
          </w:tcPr>
          <w:p w14:paraId="77A761DB" w14:textId="7C75FF5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p>
        </w:tc>
      </w:tr>
    </w:tbl>
    <w:p w14:paraId="477AEB25" w14:textId="1D7410DE"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AE1B3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3" w:name="NumberRef3789025545"/>
        <w:bookmarkStart w:id="144" w:name="NumberRef2896650434"/>
        <w:bookmarkStart w:id="145" w:name="NumberRef979738235"/>
        <w:bookmarkStart w:id="146" w:name="NumberRef5024539232"/>
        <w:bookmarkStart w:id="147" w:name="NumberRef6570549607"/>
        <w:bookmarkStart w:id="148" w:name="NumberRef9109643102"/>
        <w:tc>
          <w:tcPr>
            <w:tcW w:w="720" w:type="dxa"/>
            <w:shd w:val="clear" w:color="auto" w:fill="auto"/>
            <w:vAlign w:val="center"/>
          </w:tcPr>
          <w:p w14:paraId="3B22B8AD" w14:textId="325EAFD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bookmarkEnd w:id="148"/>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AE1B3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AE1B3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AE1B3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AE1B3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AE1B3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AE1B3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AE1B3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AE1B38"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AE1B3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1284A2D5"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AE1B3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9" w:name="NumberRef5137374997"/>
        <w:tc>
          <w:tcPr>
            <w:tcW w:w="720" w:type="dxa"/>
            <w:shd w:val="clear" w:color="auto" w:fill="auto"/>
            <w:vAlign w:val="center"/>
          </w:tcPr>
          <w:p w14:paraId="3DBBF846" w14:textId="6330F942"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44841AE4"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0" w:name="_4.2_Examples_of"/>
      <w:bookmarkEnd w:id="150"/>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1" w:name="_4.3.1_Example:_Focusing"/>
      <w:bookmarkEnd w:id="151"/>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F0E1A0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9137175679"/>
        <w:tc>
          <w:tcPr>
            <w:tcW w:w="720" w:type="dxa"/>
            <w:shd w:val="clear" w:color="auto" w:fill="auto"/>
            <w:vAlign w:val="center"/>
          </w:tcPr>
          <w:p w14:paraId="21A4E509" w14:textId="1F378308"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44E11708" w14:textId="3F699E4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5</w:t>
      </w:r>
      <w:r w:rsidR="00AF55A2"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AE1B3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3" w:name="NumberRef9193770885"/>
        <w:tc>
          <w:tcPr>
            <w:tcW w:w="720" w:type="dxa"/>
            <w:shd w:val="clear" w:color="auto" w:fill="auto"/>
            <w:vAlign w:val="center"/>
          </w:tcPr>
          <w:p w14:paraId="70613259" w14:textId="504B285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200A23" w:rsidRPr="00757137" w14:paraId="7478D7CB" w14:textId="77777777" w:rsidTr="00200A23">
        <w:tc>
          <w:tcPr>
            <w:tcW w:w="7910" w:type="dxa"/>
            <w:shd w:val="clear" w:color="auto" w:fill="auto"/>
            <w:vAlign w:val="center"/>
          </w:tcPr>
          <w:p w14:paraId="3E699359" w14:textId="1E4E2FE1" w:rsidR="00200A23" w:rsidRPr="00757137" w:rsidRDefault="00AE1B3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4" w:name="NumberRef6317424178"/>
        <w:tc>
          <w:tcPr>
            <w:tcW w:w="720" w:type="dxa"/>
            <w:shd w:val="clear" w:color="auto" w:fill="auto"/>
            <w:vAlign w:val="center"/>
          </w:tcPr>
          <w:p w14:paraId="73468C14" w14:textId="003947F0"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F84D7B" w:rsidRPr="00757137" w14:paraId="5DCF65F0" w14:textId="77777777" w:rsidTr="00F84D7B">
        <w:tc>
          <w:tcPr>
            <w:tcW w:w="7910" w:type="dxa"/>
            <w:shd w:val="clear" w:color="auto" w:fill="auto"/>
            <w:vAlign w:val="center"/>
          </w:tcPr>
          <w:p w14:paraId="037533A7" w14:textId="42AD9792" w:rsidR="00F84D7B"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6276420355"/>
        <w:bookmarkStart w:id="156" w:name="NumberRef4284563661"/>
        <w:bookmarkStart w:id="157" w:name="NumberRef5610401034"/>
        <w:bookmarkStart w:id="158" w:name="NumberRef4596408010"/>
        <w:bookmarkStart w:id="159" w:name="NumberRef5440139771"/>
        <w:tc>
          <w:tcPr>
            <w:tcW w:w="720" w:type="dxa"/>
            <w:shd w:val="clear" w:color="auto" w:fill="auto"/>
            <w:vAlign w:val="center"/>
          </w:tcPr>
          <w:p w14:paraId="424B4CD5" w14:textId="384FFDF7"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bookmarkEnd w:id="157"/>
            <w:bookmarkEnd w:id="158"/>
            <w:bookmarkEnd w:id="159"/>
          </w:p>
        </w:tc>
      </w:tr>
    </w:tbl>
    <w:p w14:paraId="338E43C0" w14:textId="0859DA49"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5018028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E386B01"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5EE9870"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7</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C15BBEE"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AE1B3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D882793"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EBF1B3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AE1B3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175B24AD"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B9CA1EF"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0" w:name="NumberRef6944853067"/>
        <w:bookmarkStart w:id="161" w:name="NumberRef8348171711"/>
        <w:tc>
          <w:tcPr>
            <w:tcW w:w="720" w:type="dxa"/>
            <w:shd w:val="clear" w:color="auto" w:fill="auto"/>
            <w:vAlign w:val="center"/>
          </w:tcPr>
          <w:p w14:paraId="5F9EC128" w14:textId="22D587E1"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2"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2"/>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81F6A4"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3" w:name="NumberRef3534726501"/>
        <w:bookmarkStart w:id="164" w:name="NumberRef2438451648"/>
        <w:tc>
          <w:tcPr>
            <w:tcW w:w="720" w:type="dxa"/>
            <w:shd w:val="clear" w:color="auto" w:fill="auto"/>
            <w:vAlign w:val="center"/>
          </w:tcPr>
          <w:p w14:paraId="168E4342" w14:textId="270F7C0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3B7A7A2"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673AD5BE"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AE1B3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5" w:name="NumberRef9161639810"/>
        <w:tc>
          <w:tcPr>
            <w:tcW w:w="720" w:type="dxa"/>
            <w:shd w:val="clear" w:color="auto" w:fill="auto"/>
            <w:vAlign w:val="center"/>
          </w:tcPr>
          <w:p w14:paraId="37E6E1AC" w14:textId="40FF785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AE1B3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6" w:name="NumberRef4302611351"/>
        <w:tc>
          <w:tcPr>
            <w:tcW w:w="720" w:type="dxa"/>
            <w:shd w:val="clear" w:color="auto" w:fill="auto"/>
            <w:vAlign w:val="center"/>
          </w:tcPr>
          <w:p w14:paraId="1A6EF8DE" w14:textId="2DE6A9E5"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4048341513"/>
        <w:tc>
          <w:tcPr>
            <w:tcW w:w="720" w:type="dxa"/>
            <w:shd w:val="clear" w:color="auto" w:fill="auto"/>
            <w:vAlign w:val="center"/>
          </w:tcPr>
          <w:p w14:paraId="7C2E3E9D" w14:textId="457125F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7809108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1</w:t>
      </w:r>
      <w:r w:rsidR="00AF55A2"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5433605909"/>
        <w:tc>
          <w:tcPr>
            <w:tcW w:w="720" w:type="dxa"/>
            <w:shd w:val="clear" w:color="auto" w:fill="auto"/>
            <w:vAlign w:val="center"/>
          </w:tcPr>
          <w:p w14:paraId="4793701C" w14:textId="1CB0B7E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AE1B3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6F93FB5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721E1414"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AE1B3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9" w:name="NumberRef4629800320"/>
        <w:bookmarkStart w:id="170" w:name="NumberRef555934906"/>
        <w:tc>
          <w:tcPr>
            <w:tcW w:w="720" w:type="dxa"/>
            <w:shd w:val="clear" w:color="auto" w:fill="auto"/>
            <w:vAlign w:val="center"/>
          </w:tcPr>
          <w:p w14:paraId="580CBEA6" w14:textId="149FA9AF"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p>
        </w:tc>
      </w:tr>
    </w:tbl>
    <w:p w14:paraId="4F018D38" w14:textId="2BFE2A1B"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AE1B3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0069C29"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AE1B3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765B68FB"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AE1B3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1" w:name="NumberRef2697315812"/>
        <w:tc>
          <w:tcPr>
            <w:tcW w:w="720" w:type="dxa"/>
            <w:shd w:val="clear" w:color="auto" w:fill="auto"/>
            <w:vAlign w:val="center"/>
          </w:tcPr>
          <w:p w14:paraId="0B19D29C" w14:textId="0E18F092"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70B00128" w14:textId="5EA53AA3"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AE1B3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2" w:name="NumberRef9790779352"/>
        <w:bookmarkStart w:id="173" w:name="NumberRef9860931635"/>
        <w:tc>
          <w:tcPr>
            <w:tcW w:w="720" w:type="dxa"/>
            <w:shd w:val="clear" w:color="auto" w:fill="auto"/>
            <w:vAlign w:val="center"/>
          </w:tcPr>
          <w:p w14:paraId="519F2115" w14:textId="620000A4"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bookmarkEnd w:id="173"/>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4"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4"/>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425C4EDA"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AE1B38"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0119A395"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E16F716"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462EB1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44F2568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A1CCF6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5" w:name="NumberRef8274118304"/>
        <w:bookmarkStart w:id="176" w:name="NumberRef818935633"/>
        <w:tc>
          <w:tcPr>
            <w:tcW w:w="720" w:type="dxa"/>
            <w:shd w:val="clear" w:color="auto" w:fill="auto"/>
            <w:vAlign w:val="center"/>
          </w:tcPr>
          <w:p w14:paraId="3007A402" w14:textId="6DC26E1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p>
        </w:tc>
      </w:tr>
    </w:tbl>
    <w:p w14:paraId="6DC53FC0" w14:textId="752D048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9</w:t>
      </w:r>
      <w:r w:rsidR="00AF55A2"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AE1B38"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A0E424"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300E50A4"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7"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7"/>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8" w:name="NumberRef3570231199"/>
        <w:bookmarkStart w:id="179" w:name="NumberRef3227176666"/>
        <w:tc>
          <w:tcPr>
            <w:tcW w:w="720" w:type="dxa"/>
            <w:shd w:val="clear" w:color="auto" w:fill="auto"/>
            <w:vAlign w:val="center"/>
          </w:tcPr>
          <w:p w14:paraId="66FD6576" w14:textId="7833C01E"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AE1B38"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0" w:name="NumberRef1919224858"/>
        <w:tc>
          <w:tcPr>
            <w:tcW w:w="720" w:type="dxa"/>
            <w:shd w:val="clear" w:color="auto" w:fill="auto"/>
            <w:vAlign w:val="center"/>
          </w:tcPr>
          <w:p w14:paraId="55BDAF2C" w14:textId="612C5AB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1"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1"/>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5E09261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853C6F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7740A50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81BC6A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AE1B3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70290D5C"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AE1B38"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1A75258"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4003D71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AE1B3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2" w:name="NumberRef6789133549"/>
        <w:bookmarkStart w:id="183" w:name="NumberRef896413922"/>
        <w:bookmarkStart w:id="184" w:name="NumberRef2076272964"/>
        <w:bookmarkStart w:id="185" w:name="NumberRef4804747105"/>
        <w:bookmarkStart w:id="186" w:name="NumberRef2268660069"/>
        <w:tc>
          <w:tcPr>
            <w:tcW w:w="720" w:type="dxa"/>
            <w:shd w:val="clear" w:color="auto" w:fill="auto"/>
            <w:vAlign w:val="center"/>
          </w:tcPr>
          <w:p w14:paraId="57B02A3A" w14:textId="46E3986A"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bookmarkEnd w:id="185"/>
            <w:bookmarkEnd w:id="186"/>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AE1B38"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7" w:name="NumberRef4542078376"/>
        <w:tc>
          <w:tcPr>
            <w:tcW w:w="720" w:type="dxa"/>
            <w:shd w:val="clear" w:color="auto" w:fill="auto"/>
            <w:vAlign w:val="center"/>
          </w:tcPr>
          <w:p w14:paraId="4F7EB80D" w14:textId="692C4A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p>
        </w:tc>
      </w:tr>
    </w:tbl>
    <w:p w14:paraId="40924564" w14:textId="59B1F3F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AE1B38"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E3271D0"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75B3958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AE1B3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8" w:name="NumberRef1499810815"/>
        <w:bookmarkStart w:id="189" w:name="NumberRef7043957710"/>
        <w:bookmarkStart w:id="190" w:name="NumberRef9287859797"/>
        <w:bookmarkStart w:id="191" w:name="NumberRef5302125216"/>
        <w:bookmarkStart w:id="192" w:name="NumberRef3297359347"/>
        <w:bookmarkStart w:id="193" w:name="NumberRef7901288867"/>
        <w:bookmarkStart w:id="194" w:name="NumberRef2546018958"/>
        <w:bookmarkStart w:id="195" w:name="NumberRef3406065702"/>
        <w:bookmarkStart w:id="196" w:name="NumberRef9994145632"/>
        <w:tc>
          <w:tcPr>
            <w:tcW w:w="720" w:type="dxa"/>
            <w:shd w:val="clear" w:color="auto" w:fill="auto"/>
            <w:vAlign w:val="center"/>
          </w:tcPr>
          <w:p w14:paraId="76939F0D" w14:textId="3FB3410A"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bookmarkEnd w:id="193"/>
            <w:bookmarkEnd w:id="194"/>
            <w:bookmarkEnd w:id="195"/>
            <w:bookmarkEnd w:id="196"/>
          </w:p>
        </w:tc>
      </w:tr>
    </w:tbl>
    <w:p w14:paraId="1F7D2B3D" w14:textId="01A05569"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1</w:t>
      </w:r>
      <w:r w:rsidR="00AF55A2"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7"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7"/>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DEC3A9A"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7FD8FFFA"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800F8EC" w:rsidR="00986A2B" w:rsidRPr="00757137" w:rsidRDefault="00986A2B" w:rsidP="00B125D0">
            <w:pPr>
              <w:spacing w:line="240" w:lineRule="auto"/>
              <w:ind w:left="360" w:right="288"/>
              <w:jc w:val="both"/>
              <w:rPr>
                <w:rFonts w:ascii="Times New Roman" w:hAnsi="Times New Roman" w:cs="Times New Roman"/>
                <w:b/>
                <w:color w:val="0070C0"/>
              </w:rPr>
            </w:pPr>
            <w:bookmarkStart w:id="198"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AE1B38"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AE1B38"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D29AAB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9"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EBDE33B"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69A10DF4"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AE1B3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0" w:name="NumberRef7577292919"/>
        <w:bookmarkStart w:id="201" w:name="NumberRef4018420577"/>
        <w:bookmarkStart w:id="202" w:name="NumberRef4618743658"/>
        <w:bookmarkStart w:id="203" w:name="NumberRef4921656251"/>
        <w:bookmarkStart w:id="204" w:name="NumberRef2566289306"/>
        <w:tc>
          <w:tcPr>
            <w:tcW w:w="720" w:type="dxa"/>
            <w:shd w:val="clear" w:color="auto" w:fill="auto"/>
            <w:vAlign w:val="center"/>
          </w:tcPr>
          <w:p w14:paraId="51F00E36" w14:textId="023831A9"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bookmarkEnd w:id="204"/>
          </w:p>
        </w:tc>
      </w:tr>
    </w:tbl>
    <w:p w14:paraId="772F400C" w14:textId="15C084F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5"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34741B46"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7517996A"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AE1B3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6" w:name="NumberRef954290628"/>
        <w:bookmarkStart w:id="207" w:name="NumberRef449338555"/>
        <w:bookmarkStart w:id="208" w:name="NumberRef6761758924"/>
        <w:bookmarkStart w:id="209" w:name="NumberRef3477264047"/>
        <w:tc>
          <w:tcPr>
            <w:tcW w:w="720" w:type="dxa"/>
            <w:shd w:val="clear" w:color="auto" w:fill="auto"/>
            <w:vAlign w:val="center"/>
          </w:tcPr>
          <w:p w14:paraId="0A0E9794" w14:textId="6162FDA4"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bookmarkEnd w:id="207"/>
            <w:bookmarkEnd w:id="208"/>
            <w:bookmarkEnd w:id="209"/>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AE1B3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0" w:name="NumberRef5897925496"/>
        <w:bookmarkStart w:id="211" w:name="NumberRef2729423642"/>
        <w:bookmarkStart w:id="212" w:name="NumberRef6736466885"/>
        <w:bookmarkStart w:id="213" w:name="NumberRef2972580194"/>
        <w:bookmarkStart w:id="214" w:name="NumberRef2352822423"/>
        <w:bookmarkStart w:id="215" w:name="NumberRef4824280739"/>
        <w:bookmarkStart w:id="216" w:name="NumberRef157039165"/>
        <w:bookmarkStart w:id="217" w:name="NumberRef1492457390"/>
        <w:tc>
          <w:tcPr>
            <w:tcW w:w="720" w:type="dxa"/>
            <w:shd w:val="clear" w:color="auto" w:fill="auto"/>
            <w:vAlign w:val="center"/>
          </w:tcPr>
          <w:p w14:paraId="4DD9A82B" w14:textId="4F875B7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bookmarkEnd w:id="211"/>
            <w:bookmarkEnd w:id="212"/>
            <w:bookmarkEnd w:id="213"/>
            <w:bookmarkEnd w:id="214"/>
            <w:bookmarkEnd w:id="215"/>
            <w:bookmarkEnd w:id="216"/>
            <w:bookmarkEnd w:id="217"/>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54C531D9" w:rsidR="00AE2CDA" w:rsidRPr="00757137" w:rsidRDefault="00AE2CDA" w:rsidP="00F368A8">
            <w:pPr>
              <w:spacing w:line="240" w:lineRule="auto"/>
              <w:ind w:left="360" w:right="288"/>
              <w:jc w:val="both"/>
              <w:rPr>
                <w:rFonts w:ascii="Times New Roman" w:hAnsi="Times New Roman" w:cs="Times New Roman"/>
                <w:b/>
                <w:color w:val="0070C0"/>
              </w:rPr>
            </w:pPr>
            <w:bookmarkStart w:id="218"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AE1B38"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AE1B38"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AE1B38"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9"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571A804F"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AE1B38"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0" w:name="NumberRef1698734760"/>
        <w:tc>
          <w:tcPr>
            <w:tcW w:w="720" w:type="dxa"/>
            <w:shd w:val="clear" w:color="auto" w:fill="auto"/>
            <w:vAlign w:val="center"/>
          </w:tcPr>
          <w:p w14:paraId="3FD6D360" w14:textId="2216339B"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AE1B38"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6BB7A24"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AE1B38"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ABF8E4C"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2" w:name="NumberRef8725468516"/>
        <w:tc>
          <w:tcPr>
            <w:tcW w:w="720" w:type="dxa"/>
            <w:shd w:val="clear" w:color="auto" w:fill="auto"/>
            <w:vAlign w:val="center"/>
          </w:tcPr>
          <w:p w14:paraId="60DE5B21" w14:textId="4930B9BE"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AE1B38"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3" w:name="NumberRef2729468346"/>
        <w:tc>
          <w:tcPr>
            <w:tcW w:w="720" w:type="dxa"/>
            <w:shd w:val="clear" w:color="auto" w:fill="auto"/>
            <w:vAlign w:val="center"/>
          </w:tcPr>
          <w:p w14:paraId="463E6A50" w14:textId="2565AFE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3031514"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AF55A2" w:rsidRPr="00AF55A2">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AE1B38"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4" w:name="NumberRef9276165366"/>
        <w:bookmarkStart w:id="225" w:name="NumberRef979298353"/>
        <w:bookmarkStart w:id="226" w:name="NumberRef4438624978"/>
        <w:bookmarkStart w:id="227" w:name="NumberRef7506877184"/>
        <w:tc>
          <w:tcPr>
            <w:tcW w:w="720" w:type="dxa"/>
            <w:shd w:val="clear" w:color="auto" w:fill="auto"/>
            <w:vAlign w:val="center"/>
          </w:tcPr>
          <w:p w14:paraId="4B173957" w14:textId="7406469D"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bookmarkEnd w:id="225"/>
            <w:bookmarkEnd w:id="226"/>
            <w:bookmarkEnd w:id="227"/>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2B4F5286"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554BCA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1</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0</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AE1B38"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8" w:name="NumberRef309506059"/>
        <w:tc>
          <w:tcPr>
            <w:tcW w:w="720" w:type="dxa"/>
            <w:shd w:val="clear" w:color="auto" w:fill="auto"/>
            <w:vAlign w:val="center"/>
          </w:tcPr>
          <w:p w14:paraId="272020F3" w14:textId="3AAD5F5F"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8"/>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0B302EDA"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9" w:name="NumberRef898965597"/>
        <w:tc>
          <w:tcPr>
            <w:tcW w:w="720" w:type="dxa"/>
            <w:shd w:val="clear" w:color="auto" w:fill="auto"/>
            <w:vAlign w:val="center"/>
          </w:tcPr>
          <w:p w14:paraId="02A31ADB" w14:textId="5EC0D3FF"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7DA203B6" w14:textId="7B4CD79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25CFDB3B" w:rsidR="002D13BE" w:rsidRPr="00757137" w:rsidRDefault="002D13BE" w:rsidP="002D13BE">
            <w:pPr>
              <w:spacing w:before="120" w:after="0" w:line="240" w:lineRule="auto"/>
              <w:ind w:left="360" w:right="288"/>
              <w:jc w:val="both"/>
              <w:rPr>
                <w:rFonts w:ascii="Times New Roman" w:hAnsi="Times New Roman" w:cs="Times New Roman"/>
              </w:rPr>
            </w:pPr>
            <w:bookmarkStart w:id="230"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2C923B5F"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2"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2"/>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3"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3"/>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BB6535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56124C0A"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AE1B38"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6213C76E"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AE1B38"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7C55B9F"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AE1B38"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9F88F57"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AE1B38"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DA37EE3"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40C1AF"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4"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4"/>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5"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5"/>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6" w:name="_5.1.1_Advantages_of"/>
      <w:bookmarkEnd w:id="236"/>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57931CBB"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7" w:name="_5.2_Extending_depth"/>
      <w:bookmarkEnd w:id="237"/>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8"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8"/>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44D2285"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AF55A2" w:rsidRPr="00AF55A2">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9" w:name="_5.2.1_Inter-image_homography"/>
      <w:bookmarkEnd w:id="239"/>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0ED908F"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AF55A2" w:rsidRPr="00AF55A2">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AE1B38"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0" w:name="NumberRef9385451674"/>
        <w:tc>
          <w:tcPr>
            <w:tcW w:w="720" w:type="dxa"/>
            <w:shd w:val="clear" w:color="auto" w:fill="auto"/>
            <w:vAlign w:val="center"/>
          </w:tcPr>
          <w:p w14:paraId="70CBE346" w14:textId="1E37220B" w:rsidR="00680EBF" w:rsidRDefault="00680EBF" w:rsidP="00680EBF">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w:instrText>
            </w:r>
            <w:r w:rsidR="00AE1B38">
              <w:rPr>
                <w:noProof/>
              </w:rPr>
              <w:fldChar w:fldCharType="end"/>
            </w:r>
            <w:r>
              <w:instrText>)</w:instrText>
            </w:r>
            <w:r>
              <w:fldChar w:fldCharType="end"/>
            </w:r>
            <w:bookmarkEnd w:id="240"/>
          </w:p>
        </w:tc>
      </w:tr>
    </w:tbl>
    <w:p w14:paraId="1D0886EC" w14:textId="3CD92C64"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AE1B38"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1" w:name="NumberRef5060873628"/>
        <w:tc>
          <w:tcPr>
            <w:tcW w:w="720" w:type="dxa"/>
            <w:shd w:val="clear" w:color="auto" w:fill="auto"/>
            <w:vAlign w:val="center"/>
          </w:tcPr>
          <w:p w14:paraId="084057BB" w14:textId="6264F128" w:rsidR="00B45548" w:rsidRDefault="00B45548" w:rsidP="00B45548">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2</w:instrText>
            </w:r>
            <w:r w:rsidR="00AE1B38">
              <w:rPr>
                <w:noProof/>
              </w:rPr>
              <w:fldChar w:fldCharType="end"/>
            </w:r>
            <w:r>
              <w:instrText>)</w:instrText>
            </w:r>
            <w:r>
              <w:fldChar w:fldCharType="end"/>
            </w:r>
            <w:bookmarkEnd w:id="241"/>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AE1B38"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73D89DCE" w:rsidR="00A21C0D" w:rsidRDefault="00A21C0D" w:rsidP="00A21C0D">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w:instrText>
            </w:r>
            <w:r w:rsidR="00AE1B38">
              <w:instrText xml:space="preserve">\* MERGEFORMAT </w:instrText>
            </w:r>
            <w:r w:rsidR="00AE1B38">
              <w:fldChar w:fldCharType="separate"/>
            </w:r>
            <w:r w:rsidR="00AF55A2">
              <w:rPr>
                <w:noProof/>
              </w:rPr>
              <w:instrText>3</w:instrText>
            </w:r>
            <w:r w:rsidR="00AE1B38">
              <w:rPr>
                <w:noProof/>
              </w:rPr>
              <w:fldChar w:fldCharType="end"/>
            </w:r>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AE1B38"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B1A1288" w:rsidR="00A21C0D" w:rsidRDefault="00A21C0D" w:rsidP="00A21C0D">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4</w:instrText>
            </w:r>
            <w:r w:rsidR="00AE1B38">
              <w:rPr>
                <w:noProof/>
              </w:rPr>
              <w:fldChar w:fldCharType="end"/>
            </w:r>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AE1B38"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2" w:name="NumberRef6544994116"/>
        <w:tc>
          <w:tcPr>
            <w:tcW w:w="720" w:type="dxa"/>
            <w:shd w:val="clear" w:color="auto" w:fill="auto"/>
            <w:vAlign w:val="center"/>
          </w:tcPr>
          <w:p w14:paraId="1CA99822" w14:textId="42262A19" w:rsidR="00F0037A" w:rsidRDefault="00F0037A" w:rsidP="00F0037A">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5</w:instrText>
            </w:r>
            <w:r w:rsidR="00AE1B38">
              <w:rPr>
                <w:noProof/>
              </w:rPr>
              <w:fldChar w:fldCharType="end"/>
            </w:r>
            <w:r>
              <w:instrText>)</w:instrText>
            </w:r>
            <w:r>
              <w:fldChar w:fldCharType="end"/>
            </w:r>
            <w:bookmarkEnd w:id="242"/>
          </w:p>
        </w:tc>
      </w:tr>
    </w:tbl>
    <w:p w14:paraId="76A91607" w14:textId="0951486E"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AE1B38"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3" w:name="NumberRef3904714584"/>
        <w:tc>
          <w:tcPr>
            <w:tcW w:w="720" w:type="dxa"/>
            <w:shd w:val="clear" w:color="auto" w:fill="auto"/>
            <w:vAlign w:val="center"/>
          </w:tcPr>
          <w:p w14:paraId="66CFAB11" w14:textId="77773091" w:rsidR="00F0037A" w:rsidRDefault="00F0037A" w:rsidP="00F0037A">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6</w:instrText>
            </w:r>
            <w:r w:rsidR="00AE1B38">
              <w:rPr>
                <w:noProof/>
              </w:rPr>
              <w:fldChar w:fldCharType="end"/>
            </w:r>
            <w:r>
              <w:instrText>)</w:instrText>
            </w:r>
            <w:r>
              <w:fldChar w:fldCharType="end"/>
            </w:r>
            <w:bookmarkEnd w:id="243"/>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1366862A"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AE1B38"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1073753238"/>
        <w:tc>
          <w:tcPr>
            <w:tcW w:w="720" w:type="dxa"/>
            <w:shd w:val="clear" w:color="auto" w:fill="auto"/>
            <w:vAlign w:val="center"/>
          </w:tcPr>
          <w:p w14:paraId="36FD35E6" w14:textId="37F68E42" w:rsidR="00D90CC8" w:rsidRDefault="00D90CC8" w:rsidP="00D90CC8">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7</w:instrText>
            </w:r>
            <w:r w:rsidR="00AE1B38">
              <w:rPr>
                <w:noProof/>
              </w:rPr>
              <w:fldChar w:fldCharType="end"/>
            </w:r>
            <w:r>
              <w:instrText>)</w:instrText>
            </w:r>
            <w:r>
              <w:fldChar w:fldCharType="end"/>
            </w:r>
            <w:bookmarkEnd w:id="244"/>
          </w:p>
        </w:tc>
      </w:tr>
    </w:tbl>
    <w:p w14:paraId="12F34919" w14:textId="1F842949"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AF55A2" w:rsidRPr="00AF55A2">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AE1B38"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5" w:name="NumberRef3649954200"/>
        <w:tc>
          <w:tcPr>
            <w:tcW w:w="720" w:type="dxa"/>
            <w:shd w:val="clear" w:color="auto" w:fill="auto"/>
            <w:vAlign w:val="center"/>
          </w:tcPr>
          <w:p w14:paraId="0F434D6F" w14:textId="2E34E668" w:rsidR="00D90CC8" w:rsidRDefault="00D90CC8" w:rsidP="00D90CC8">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8</w:instrText>
            </w:r>
            <w:r w:rsidR="00AE1B38">
              <w:rPr>
                <w:noProof/>
              </w:rPr>
              <w:fldChar w:fldCharType="end"/>
            </w:r>
            <w:r>
              <w:instrText>)</w:instrText>
            </w:r>
            <w:r>
              <w:fldChar w:fldCharType="end"/>
            </w:r>
            <w:bookmarkEnd w:id="245"/>
          </w:p>
        </w:tc>
      </w:tr>
    </w:tbl>
    <w:p w14:paraId="32E74CFC" w14:textId="72387BCC"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AF55A2" w:rsidRPr="00AF55A2">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AF55A2" w:rsidRPr="00AF55A2">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AE1B38"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6" w:name="NumberRef7839952707"/>
        <w:tc>
          <w:tcPr>
            <w:tcW w:w="720" w:type="dxa"/>
            <w:shd w:val="clear" w:color="auto" w:fill="auto"/>
            <w:vAlign w:val="center"/>
          </w:tcPr>
          <w:p w14:paraId="0FCD35D2" w14:textId="47097B91" w:rsidR="008D1D4D" w:rsidRDefault="008D1D4D" w:rsidP="008D1D4D">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9</w:instrText>
            </w:r>
            <w:r w:rsidR="00AE1B38">
              <w:rPr>
                <w:noProof/>
              </w:rPr>
              <w:fldChar w:fldCharType="end"/>
            </w:r>
            <w:r>
              <w:instrText>)</w:instrText>
            </w:r>
            <w:r>
              <w:fldChar w:fldCharType="end"/>
            </w:r>
            <w:bookmarkEnd w:id="246"/>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AE1B38"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7" w:name="NumberRef4898947477"/>
        <w:tc>
          <w:tcPr>
            <w:tcW w:w="720" w:type="dxa"/>
            <w:shd w:val="clear" w:color="auto" w:fill="auto"/>
            <w:vAlign w:val="center"/>
          </w:tcPr>
          <w:p w14:paraId="02D72EAE" w14:textId="652F2458" w:rsidR="00602A29" w:rsidRDefault="00602A29" w:rsidP="00602A29">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0</w:instrText>
            </w:r>
            <w:r w:rsidR="00AE1B38">
              <w:rPr>
                <w:noProof/>
              </w:rPr>
              <w:fldChar w:fldCharType="end"/>
            </w:r>
            <w:r>
              <w:instrText>)</w:instrText>
            </w:r>
            <w:r>
              <w:fldChar w:fldCharType="end"/>
            </w:r>
            <w:bookmarkEnd w:id="247"/>
          </w:p>
        </w:tc>
      </w:tr>
    </w:tbl>
    <w:p w14:paraId="3C17F45B" w14:textId="5ACDD988"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AF55A2" w:rsidRPr="00AF55A2">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AE1B38"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8" w:name="NumberRef1556630731"/>
        <w:bookmarkStart w:id="249" w:name="NumberRef8645344973"/>
        <w:tc>
          <w:tcPr>
            <w:tcW w:w="720" w:type="dxa"/>
            <w:shd w:val="clear" w:color="auto" w:fill="auto"/>
            <w:vAlign w:val="center"/>
          </w:tcPr>
          <w:p w14:paraId="633DCEBA" w14:textId="1A86ACAF" w:rsidR="00602A29" w:rsidRDefault="00602A29" w:rsidP="00602A29">
            <w:pPr>
              <w:pStyle w:val="EquationNumberStyle"/>
            </w:pPr>
            <w:r>
              <w:fldChar w:fldCharType="begin"/>
            </w:r>
            <w:r>
              <w:instrText xml:space="preserve"> MACROBUTTON NumberReference \* MERGEFORMAT (</w:instrText>
            </w:r>
            <w:r w:rsidR="00AE1B38">
              <w:fldChar w:fldCharType="begin"/>
            </w:r>
            <w:r w:rsidR="00AE1B38">
              <w:instrText xml:space="preserve"> SEQ EqnChapter \c \</w:instrText>
            </w:r>
            <w:r w:rsidR="00AE1B38">
              <w:instrText xml:space="preserve">*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1</w:instrText>
            </w:r>
            <w:r w:rsidR="00AE1B38">
              <w:rPr>
                <w:noProof/>
              </w:rPr>
              <w:fldChar w:fldCharType="end"/>
            </w:r>
            <w:r>
              <w:instrText>)</w:instrText>
            </w:r>
            <w:r>
              <w:fldChar w:fldCharType="end"/>
            </w:r>
            <w:bookmarkEnd w:id="248"/>
            <w:bookmarkEnd w:id="249"/>
          </w:p>
        </w:tc>
      </w:tr>
    </w:tbl>
    <w:p w14:paraId="3C3ECDDF" w14:textId="2287F24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AF55A2" w:rsidRPr="00AF55A2">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0" w:name="NumberRef4744591713"/>
        <w:bookmarkStart w:id="251" w:name="NumberRef2572676539"/>
        <w:bookmarkStart w:id="252" w:name="NumberRef6287518740"/>
        <w:bookmarkStart w:id="253" w:name="NumberRef3310168982"/>
        <w:bookmarkStart w:id="254" w:name="NumberRef6343719363"/>
        <w:bookmarkStart w:id="255" w:name="NumberRef4100366831"/>
        <w:tc>
          <w:tcPr>
            <w:tcW w:w="720" w:type="dxa"/>
            <w:shd w:val="clear" w:color="auto" w:fill="auto"/>
            <w:vAlign w:val="center"/>
          </w:tcPr>
          <w:p w14:paraId="4A0AAC99" w14:textId="7CC5F090" w:rsidR="00FF392A" w:rsidRDefault="00FF392A" w:rsidP="00FF392A">
            <w:pPr>
              <w:pStyle w:val="EquationNumberStyle"/>
            </w:pPr>
            <w:r>
              <w:fldChar w:fldCharType="begin"/>
            </w:r>
            <w:r>
              <w:instrText xml:space="preserve"> MACROBUTTON NumberReference \* MERGEFORMAT (</w:instrText>
            </w:r>
            <w:r w:rsidR="00AE1B38">
              <w:fldChar w:fldCharType="begin"/>
            </w:r>
            <w:r w:rsidR="00AE1B38">
              <w:instrText xml:space="preserve"> SEQ EqnChapter</w:instrText>
            </w:r>
            <w:r w:rsidR="00AE1B38">
              <w:instrText xml:space="preserve">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2</w:instrText>
            </w:r>
            <w:r w:rsidR="00AE1B38">
              <w:rPr>
                <w:noProof/>
              </w:rPr>
              <w:fldChar w:fldCharType="end"/>
            </w:r>
            <w:r>
              <w:instrText>)</w:instrText>
            </w:r>
            <w:r>
              <w:fldChar w:fldCharType="end"/>
            </w:r>
            <w:bookmarkEnd w:id="250"/>
            <w:bookmarkEnd w:id="251"/>
            <w:bookmarkEnd w:id="252"/>
            <w:bookmarkEnd w:id="253"/>
            <w:bookmarkEnd w:id="254"/>
            <w:bookmarkEnd w:id="255"/>
          </w:p>
        </w:tc>
      </w:tr>
    </w:tbl>
    <w:p w14:paraId="2F39322A" w14:textId="6EB569B6"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1B177E34" w:rsidR="00237BBA" w:rsidRDefault="00237BBA" w:rsidP="00237BBA">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3</w:instrText>
            </w:r>
            <w:r w:rsidR="00AE1B38">
              <w:rPr>
                <w:noProof/>
              </w:rPr>
              <w:fldChar w:fldCharType="end"/>
            </w:r>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AE1B38"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AE1B38"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623C6C01" w:rsidR="00AF55A2" w:rsidRDefault="00AF55A2" w:rsidP="00AF55A2">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Pr>
                <w:noProof/>
              </w:rPr>
              <w:instrText>14</w:instrText>
            </w:r>
            <w:r w:rsidR="00AE1B38">
              <w:rPr>
                <w:noProof/>
              </w:rPr>
              <w:fldChar w:fldCharType="end"/>
            </w:r>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6" w:name="NumberRef9604228139"/>
        <w:bookmarkStart w:id="257" w:name="NumberRef1146233082"/>
        <w:bookmarkStart w:id="258" w:name="NumberRef9234451652"/>
        <w:bookmarkStart w:id="259" w:name="NumberRef4799782634"/>
        <w:tc>
          <w:tcPr>
            <w:tcW w:w="720" w:type="dxa"/>
            <w:shd w:val="clear" w:color="auto" w:fill="auto"/>
            <w:vAlign w:val="center"/>
          </w:tcPr>
          <w:p w14:paraId="6FBA434D" w14:textId="32AB3A17" w:rsidR="00AF55A2" w:rsidRDefault="00AF55A2" w:rsidP="00AF55A2">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Pr>
                <w:noProof/>
              </w:rPr>
              <w:instrText>15</w:instrText>
            </w:r>
            <w:r w:rsidR="00AE1B38">
              <w:rPr>
                <w:noProof/>
              </w:rPr>
              <w:fldChar w:fldCharType="end"/>
            </w:r>
            <w:r>
              <w:instrText>)</w:instrText>
            </w:r>
            <w:r>
              <w:fldChar w:fldCharType="end"/>
            </w:r>
            <w:bookmarkEnd w:id="256"/>
            <w:bookmarkEnd w:id="257"/>
            <w:bookmarkEnd w:id="258"/>
            <w:bookmarkEnd w:id="259"/>
          </w:p>
        </w:tc>
      </w:tr>
    </w:tbl>
    <w:p w14:paraId="25CC45E1" w14:textId="0BE6FF36"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Pr="00965906">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0" w:name="_5.2.2_Image_registration"/>
      <w:bookmarkEnd w:id="26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AE1B38"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2FE94F0D" w:rsidR="00953A5F" w:rsidRDefault="00953A5F" w:rsidP="00953A5F">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6</w:instrText>
            </w:r>
            <w:r w:rsidR="00AE1B38">
              <w:rPr>
                <w:noProof/>
              </w:rPr>
              <w:fldChar w:fldCharType="end"/>
            </w:r>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2494910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C65D26" w:rsidRPr="00C65D26">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1" w:name="_5.3_Simulation_of"/>
      <w:bookmarkEnd w:id="26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AE1B38"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63447E67"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AF55A2" w:rsidRPr="00AF55A2">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577176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AF55A2" w:rsidRPr="00AF55A2">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AE1B38"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7FC23235" w:rsidR="009B126B" w:rsidRDefault="009B126B" w:rsidP="00D1533F">
            <w:pPr>
              <w:pStyle w:val="EquationNumberStyle"/>
            </w:pPr>
            <w:r>
              <w:fldChar w:fldCharType="begin"/>
            </w:r>
            <w:r>
              <w:instrText xml:space="preserve"> MACROBUTTON NumberReference \* MERGEFORMAT (</w:instrText>
            </w:r>
            <w:r w:rsidR="00AE1B38">
              <w:fldChar w:fldCharType="begin"/>
            </w:r>
            <w:r w:rsidR="00AE1B38">
              <w:instrText xml:space="preserve"> SEQ EqnChapter \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7</w:instrText>
            </w:r>
            <w:r w:rsidR="00AE1B38">
              <w:rPr>
                <w:noProof/>
              </w:rPr>
              <w:fldChar w:fldCharType="end"/>
            </w:r>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AE1B38"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AE1B38"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AE1B38"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71412C0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AF55A2" w:rsidRPr="00AF55A2">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AE1B38"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607E12A4" w:rsidR="00E24175" w:rsidRDefault="00E24175" w:rsidP="00E24175">
            <w:pPr>
              <w:pStyle w:val="EquationNumberStyle"/>
            </w:pPr>
            <w:r>
              <w:fldChar w:fldCharType="begin"/>
            </w:r>
            <w:r>
              <w:instrText xml:space="preserve"> MACROBUTTON NumberReference \* MERGEFORMAT (</w:instrText>
            </w:r>
            <w:r w:rsidR="00AE1B38">
              <w:fldChar w:fldCharType="begin"/>
            </w:r>
            <w:r w:rsidR="00AE1B38">
              <w:instrText xml:space="preserve"> SEQ EqnChapter \</w:instrText>
            </w:r>
            <w:r w:rsidR="00AE1B38">
              <w:instrText xml:space="preserve">c \* Arabic \* MERGEFORMAT </w:instrText>
            </w:r>
            <w:r w:rsidR="00AE1B38">
              <w:fldChar w:fldCharType="separate"/>
            </w:r>
            <w:r w:rsidR="00AF55A2">
              <w:rPr>
                <w:noProof/>
              </w:rPr>
              <w:instrText>5</w:instrText>
            </w:r>
            <w:r w:rsidR="00AE1B38">
              <w:rPr>
                <w:noProof/>
              </w:rPr>
              <w:fldChar w:fldCharType="end"/>
            </w:r>
            <w:r>
              <w:instrText>.</w:instrText>
            </w:r>
            <w:r w:rsidR="00AE1B38">
              <w:fldChar w:fldCharType="begin"/>
            </w:r>
            <w:r w:rsidR="00AE1B38">
              <w:instrText xml:space="preserve"> SEQ EquationNumber \n \* Arabic \* MERGEFORMAT </w:instrText>
            </w:r>
            <w:r w:rsidR="00AE1B38">
              <w:fldChar w:fldCharType="separate"/>
            </w:r>
            <w:r w:rsidR="00AF55A2">
              <w:rPr>
                <w:noProof/>
              </w:rPr>
              <w:instrText>18</w:instrText>
            </w:r>
            <w:r w:rsidR="00AE1B38">
              <w:rPr>
                <w:noProof/>
              </w:rPr>
              <w:fldChar w:fldCharType="end"/>
            </w:r>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AE1B38"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6" w:name="_5.4_Advantages_of"/>
      <w:bookmarkEnd w:id="26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7" w:name="_5.5_Demonstration_of"/>
      <w:bookmarkEnd w:id="267"/>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506A91B0">
                  <wp:extent cx="5394960" cy="36062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3606257"/>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0E14413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8"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8"/>
            <w:r>
              <w:rPr>
                <w:rFonts w:ascii="Times New Roman" w:hAnsi="Times New Roman" w:cs="Times New Roman"/>
                <w:szCs w:val="24"/>
              </w:rPr>
              <w:t>Setup for demonstrating capture volume extension</w:t>
            </w:r>
            <w:r>
              <w:rPr>
                <w:rFonts w:ascii="Times New Roman" w:eastAsiaTheme="minorEastAsia" w:hAnsi="Times New Roman" w:cs="Times New Roman"/>
                <w:szCs w:val="24"/>
              </w:rPr>
              <w:t xml:space="preserve">.  We placed three human figure cutouts at 3.429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4.03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and 4.648 </w:t>
            </w:r>
            <w:r w:rsidRPr="00C33A08">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w:t>
            </w:r>
            <w:r w:rsidR="00C33A08">
              <w:rPr>
                <w:rFonts w:ascii="Times New Roman" w:eastAsiaTheme="minorEastAsia" w:hAnsi="Times New Roman" w:cs="Times New Roman"/>
                <w:szCs w:val="24"/>
              </w:rPr>
              <w:t xml:space="preserve">measured </w:t>
            </w:r>
            <w:r>
              <w:rPr>
                <w:rFonts w:ascii="Times New Roman" w:eastAsiaTheme="minorEastAsia" w:hAnsi="Times New Roman" w:cs="Times New Roman"/>
                <w:szCs w:val="24"/>
              </w:rPr>
              <w:t>from the center of the entrance pupil of the camera.  Each cutout</w:t>
            </w:r>
            <w:r w:rsidR="00C33A08">
              <w:rPr>
                <w:rFonts w:ascii="Times New Roman" w:eastAsiaTheme="minorEastAsia" w:hAnsi="Times New Roman" w:cs="Times New Roman"/>
                <w:szCs w:val="24"/>
              </w:rPr>
              <w:t xml:space="preserve"> consisted of a 2 </w:t>
            </w:r>
            <w:r w:rsidR="00C33A08" w:rsidRPr="00C33A08">
              <w:rPr>
                <w:rFonts w:ascii="Times New Roman" w:eastAsiaTheme="minorEastAsia" w:hAnsi="Times New Roman" w:cs="Times New Roman"/>
                <w:i/>
                <w:szCs w:val="24"/>
              </w:rPr>
              <w:t>lp/mm</w:t>
            </w:r>
            <w:r w:rsidR="00C33A08">
              <w:rPr>
                <w:rFonts w:ascii="Times New Roman" w:eastAsiaTheme="minorEastAsia" w:hAnsi="Times New Roman" w:cs="Times New Roman"/>
                <w:szCs w:val="24"/>
              </w:rPr>
              <w:t xml:space="preserve"> resolution target and a pair of artificial iris of diameter equal to 12 </w:t>
            </w:r>
            <w:r w:rsidR="00C33A08" w:rsidRPr="00C33A08">
              <w:rPr>
                <w:rFonts w:ascii="Times New Roman" w:eastAsiaTheme="minorEastAsia" w:hAnsi="Times New Roman" w:cs="Times New Roman"/>
                <w:i/>
                <w:szCs w:val="24"/>
              </w:rPr>
              <w:t>mm</w:t>
            </w:r>
            <w:r w:rsidR="00C33A08">
              <w:rPr>
                <w:rFonts w:ascii="Times New Roman" w:eastAsiaTheme="minorEastAsia" w:hAnsi="Times New Roman" w:cs="Times New Roman"/>
                <w:szCs w:val="24"/>
              </w:rPr>
              <w:t xml:space="preserve">.  We also placed two long aluminum rulers on each side to aid image registration.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18EF3EDD"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385DB8" w:rsidRPr="00385DB8">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2142EE57" w:rsidR="00B15C22" w:rsidRDefault="00AE1B38"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B76E61" w:rsidRPr="00B76E61">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69"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69"/>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The 2 lp/mm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3D859306"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AE1B38"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6F9C0E63">
                  <wp:extent cx="4754880" cy="5152639"/>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54880"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77777777"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0"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0"/>
            <w:r>
              <w:rPr>
                <w:rFonts w:ascii="Times New Roman" w:hAnsi="Times New Roman" w:cs="Times New Roman"/>
                <w:b/>
                <w:color w:val="C00000"/>
              </w:rPr>
              <w:t xml:space="preserve"> </w:t>
            </w:r>
            <w:r>
              <w:rPr>
                <w:rFonts w:ascii="Times New Roman" w:hAnsi="Times New Roman" w:cs="Times New Roman"/>
                <w:szCs w:val="24"/>
              </w:rPr>
              <w:t>Regions of focus in the registered images in the angular focus stack</w:t>
            </w:r>
            <w:r>
              <w:rPr>
                <w:rFonts w:ascii="Times New Roman" w:eastAsiaTheme="minorEastAsia" w:hAnsi="Times New Roman" w:cs="Times New Roman"/>
                <w:szCs w:val="24"/>
              </w:rPr>
              <w:t xml:space="preserve">.  The images in the stack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59EEEB65"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Pr="001D27F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images experienced small shifts (between 1 and 9 pixels) even along the horizontal direction.  We </w:t>
      </w:r>
      <w:r>
        <w:rPr>
          <w:rFonts w:ascii="Times New Roman" w:eastAsiaTheme="minorEastAsia" w:hAnsi="Times New Roman" w:cs="Times New Roman"/>
        </w:rPr>
        <w:lastRenderedPageBreak/>
        <w:t>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6D102098"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1"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1"/>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6B347BF4">
                  <wp:extent cx="4663440" cy="675193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663440" cy="6751937"/>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77777777"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2"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2"/>
            <w:r>
              <w:rPr>
                <w:rFonts w:ascii="Times New Roman" w:hAnsi="Times New Roman" w:cs="Times New Roman"/>
                <w:b/>
                <w:color w:val="C00000"/>
              </w:rPr>
              <w:t xml:space="preserve"> </w:t>
            </w:r>
            <w:r>
              <w:rPr>
                <w:rFonts w:ascii="Times New Roman" w:hAnsi="Times New Roman" w:cs="Times New Roman"/>
                <w:szCs w:val="24"/>
              </w:rPr>
              <w:t xml:space="preserve">Zoomed-in view of regions-of-interest in the composite image shown in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Despite the presence of noise (introduced by the various uncertainties involved in the experiment) in the composite image, we can clearly see that the fine sinusoidal patterns from all the targets are clearly resolved.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w:t>
      </w:r>
      <w:bookmarkStart w:id="273" w:name="_GoBack"/>
      <w:bookmarkEnd w:id="273"/>
      <w:r w:rsidR="00760407">
        <w:rPr>
          <w:rFonts w:ascii="Times New Roman" w:hAnsi="Times New Roman" w:cs="Times New Roman"/>
        </w:rPr>
        <w:t xml:space="preserve">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78C0653E"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4" w:name="OLE_LINK3"/>
      <w:bookmarkStart w:id="275"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4"/>
      <w:bookmarkEnd w:id="275"/>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09854662"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395C08E8"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AF55A2" w:rsidRPr="00AF55A2">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6" w:name="_6.3_Limitations"/>
      <w:bookmarkEnd w:id="276"/>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6FC2FC8"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AF55A2" w:rsidRPr="00AF55A2">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69D102"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49F2B01"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0</w:t>
      </w:r>
      <w:r w:rsidR="00AF55A2"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AE1B38"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7" w:name="equ_A1_1"/>
              <m:d>
                <m:dPr>
                  <m:ctrlPr>
                    <w:rPr>
                      <w:rFonts w:ascii="Cambria Math" w:hAnsi="Cambria Math" w:cs="Times New Roman"/>
                      <w:i/>
                    </w:rPr>
                  </m:ctrlPr>
                </m:dPr>
                <m:e>
                  <m:r>
                    <w:rPr>
                      <w:rFonts w:ascii="Cambria Math" w:hAnsi="Cambria Math" w:cs="Times New Roman"/>
                    </w:rPr>
                    <m:t>A1.1</m:t>
                  </m:r>
                </m:e>
              </m:d>
              <w:bookmarkEnd w:id="277"/>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AE1B38"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8"/>
            </m:e>
          </m:eqArr>
        </m:oMath>
      </m:oMathPara>
    </w:p>
    <w:p w14:paraId="58E10377" w14:textId="1E8FBCB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AE1B3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1B0DCF76"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AE1B3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AE1B3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9" w:name="equ_A1_5"/>
              <m:d>
                <m:dPr>
                  <m:ctrlPr>
                    <w:rPr>
                      <w:rFonts w:ascii="Cambria Math" w:hAnsi="Cambria Math"/>
                      <w:i/>
                    </w:rPr>
                  </m:ctrlPr>
                </m:dPr>
                <m:e>
                  <m:r>
                    <w:rPr>
                      <w:rFonts w:ascii="Cambria Math" w:hAnsi="Cambria Math"/>
                    </w:rPr>
                    <m:t>A1.5</m:t>
                  </m:r>
                </m:e>
              </m:d>
              <w:bookmarkEnd w:id="279"/>
              <m:ctrlPr>
                <w:rPr>
                  <w:rFonts w:ascii="Cambria Math" w:hAnsi="Cambria Math" w:cs="Times New Roman"/>
                  <w:i/>
                </w:rPr>
              </m:ctrlPr>
            </m:e>
          </m:eqArr>
        </m:oMath>
      </m:oMathPara>
    </w:p>
    <w:p w14:paraId="5050F3A5" w14:textId="3419AF34"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AE1B3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AE1B3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0"/>
            </m:e>
          </m:eqArr>
        </m:oMath>
      </m:oMathPara>
    </w:p>
    <w:p w14:paraId="26AF1700" w14:textId="74D275C5"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AE1B3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AE1B38"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AE1B38"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0CA6E4D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AE1B38"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AE1B38"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AE1B38"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AE1B38"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1" w:name="_Appendix_A.2_The"/>
      <w:bookmarkEnd w:id="28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AE1B38"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2"/>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AE1B38"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3"/>
            </m:e>
          </m:eqArr>
        </m:oMath>
      </m:oMathPara>
    </w:p>
    <w:p w14:paraId="5F170EEB" w14:textId="5428C1F9" w:rsidR="002703E6" w:rsidRPr="002703E6"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AE1B3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0A17AE99"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AE1B3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0A973D9B"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AE1B38"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79DAEE0A"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4" w:name="_Appendix_B.1_Derivation"/>
      <w:bookmarkEnd w:id="28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AE1B38"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AE1B3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5"/>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AE1B3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AE1B3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8"/>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AE1B3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9"/>
            </m:e>
          </m:eqArr>
        </m:oMath>
      </m:oMathPara>
    </w:p>
    <w:p w14:paraId="43566E94" w14:textId="0DEC048B"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AE1B38"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75F46EE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0"/>
            </m:e>
          </m:eqArr>
        </m:oMath>
      </m:oMathPara>
    </w:p>
    <w:p w14:paraId="3123197E" w14:textId="11DD7422"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AE1B38"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AE1B38"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1" w:name="equ_B1_6"/>
              <m:d>
                <m:dPr>
                  <m:ctrlPr>
                    <w:rPr>
                      <w:rFonts w:ascii="Cambria Math" w:hAnsi="Cambria Math" w:cs="Times New Roman"/>
                      <w:i/>
                    </w:rPr>
                  </m:ctrlPr>
                </m:dPr>
                <m:e>
                  <m:r>
                    <w:rPr>
                      <w:rFonts w:ascii="Cambria Math" w:hAnsi="Cambria Math" w:cs="Times New Roman"/>
                    </w:rPr>
                    <m:t>B1.6</m:t>
                  </m:r>
                </m:e>
              </m:d>
              <w:bookmarkEnd w:id="291"/>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AE1B3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AE1B3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AE1B3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0F5ECF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67930EC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2" w:name="_Appendix_B.2_A"/>
      <w:bookmarkEnd w:id="29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AE1B38"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AE1B38"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5"/>
              <m:ctrlPr>
                <w:rPr>
                  <w:rFonts w:ascii="Cambria Math" w:hAnsi="Cambria Math" w:cs="Times New Roman"/>
                  <w:i/>
                </w:rPr>
              </m:ctrlPr>
            </m:e>
          </m:eqArr>
        </m:oMath>
      </m:oMathPara>
    </w:p>
    <w:p w14:paraId="4252A4ED" w14:textId="786B2DEA"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6" w:name="equ_B2_3"/>
              <m:d>
                <m:dPr>
                  <m:ctrlPr>
                    <w:rPr>
                      <w:rFonts w:ascii="Cambria Math" w:hAnsi="Cambria Math" w:cs="Times New Roman"/>
                      <w:i/>
                    </w:rPr>
                  </m:ctrlPr>
                </m:dPr>
                <m:e>
                  <m:r>
                    <w:rPr>
                      <w:rFonts w:ascii="Cambria Math" w:hAnsi="Cambria Math" w:cs="Times New Roman"/>
                    </w:rPr>
                    <m:t>B2.3</m:t>
                  </m:r>
                </m:e>
              </m:d>
              <w:bookmarkEnd w:id="296"/>
            </m:e>
          </m:eqArr>
        </m:oMath>
      </m:oMathPara>
    </w:p>
    <w:p w14:paraId="6DE73FFB" w14:textId="2AA7B472"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AE1B38"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34835266"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7" w:name="equ_B2_5"/>
              <m:d>
                <m:dPr>
                  <m:ctrlPr>
                    <w:rPr>
                      <w:rFonts w:ascii="Cambria Math" w:hAnsi="Cambria Math" w:cs="Times New Roman"/>
                      <w:i/>
                    </w:rPr>
                  </m:ctrlPr>
                </m:dPr>
                <m:e>
                  <m:r>
                    <w:rPr>
                      <w:rFonts w:ascii="Cambria Math" w:hAnsi="Cambria Math" w:cs="Times New Roman"/>
                    </w:rPr>
                    <m:t>B2.5</m:t>
                  </m:r>
                </m:e>
              </m:d>
              <w:bookmarkEnd w:id="29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AE1B3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8"/>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1758741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AE1B3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9"/>
            </m:e>
          </m:eqArr>
        </m:oMath>
      </m:oMathPara>
    </w:p>
    <w:p w14:paraId="2FCDEF50" w14:textId="53BFF1ED"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AE1B3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2D619340"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AE1B3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0" w:name="equ_B2_9"/>
              <m:d>
                <m:dPr>
                  <m:ctrlPr>
                    <w:rPr>
                      <w:rFonts w:ascii="Cambria Math" w:hAnsi="Cambria Math" w:cs="Times New Roman"/>
                      <w:i/>
                    </w:rPr>
                  </m:ctrlPr>
                </m:dPr>
                <m:e>
                  <m:r>
                    <w:rPr>
                      <w:rFonts w:ascii="Cambria Math" w:hAnsi="Cambria Math" w:cs="Times New Roman"/>
                    </w:rPr>
                    <m:t>B2.9</m:t>
                  </m:r>
                </m:e>
              </m:d>
              <w:bookmarkEnd w:id="300"/>
              <m:ctrlPr>
                <w:rPr>
                  <w:rFonts w:ascii="Cambria Math" w:eastAsiaTheme="minorEastAsia" w:hAnsi="Cambria Math" w:cs="Times New Roman"/>
                  <w:i/>
                </w:rPr>
              </m:ctrlPr>
            </m:e>
          </m:eqArr>
        </m:oMath>
      </m:oMathPara>
    </w:p>
    <w:p w14:paraId="2319253A" w14:textId="0D00235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5FD42A86"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AE1B3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1" w:name="equ_B2_10"/>
              <m:d>
                <m:dPr>
                  <m:ctrlPr>
                    <w:rPr>
                      <w:rFonts w:ascii="Cambria Math" w:hAnsi="Cambria Math" w:cs="Times New Roman"/>
                      <w:i/>
                    </w:rPr>
                  </m:ctrlPr>
                </m:dPr>
                <m:e>
                  <m:r>
                    <w:rPr>
                      <w:rFonts w:ascii="Cambria Math" w:hAnsi="Cambria Math" w:cs="Times New Roman"/>
                    </w:rPr>
                    <m:t>B2.10</m:t>
                  </m:r>
                </m:e>
              </m:d>
              <w:bookmarkEnd w:id="301"/>
            </m:e>
          </m:eqArr>
        </m:oMath>
      </m:oMathPara>
    </w:p>
    <w:p w14:paraId="7C22F299" w14:textId="263F9B24"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2" w:name="_Appendix_C.1_Distribution"/>
      <w:bookmarkEnd w:id="302"/>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AE1B38"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3" w:name="equ_C1_1"/>
              <m:d>
                <m:dPr>
                  <m:ctrlPr>
                    <w:rPr>
                      <w:rFonts w:ascii="Cambria Math" w:hAnsi="Cambria Math" w:cs="Times New Roman"/>
                      <w:i/>
                    </w:rPr>
                  </m:ctrlPr>
                </m:dPr>
                <m:e>
                  <m:r>
                    <w:rPr>
                      <w:rFonts w:ascii="Cambria Math" w:hAnsi="Cambria Math" w:cs="Times New Roman"/>
                    </w:rPr>
                    <m:t>C1.1</m:t>
                  </m:r>
                </m:e>
              </m:d>
              <w:bookmarkEnd w:id="303"/>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749CE9"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AE1B38"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4"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4"/>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AE1B38"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AE1B38"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2ECEEB42"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AE1B38"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AE1B38"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FA218C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E3547B" w14:textId="77777777" w:rsidR="00AE1B38" w:rsidRDefault="00AE1B38" w:rsidP="00165E15">
      <w:pPr>
        <w:spacing w:after="0" w:line="240" w:lineRule="auto"/>
      </w:pPr>
      <w:r>
        <w:separator/>
      </w:r>
    </w:p>
  </w:endnote>
  <w:endnote w:type="continuationSeparator" w:id="0">
    <w:p w14:paraId="559780DB" w14:textId="77777777" w:rsidR="00AE1B38" w:rsidRDefault="00AE1B38"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0F274014" w:rsidR="002E0F0E" w:rsidRDefault="002E0F0E"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A47B24">
          <w:rPr>
            <w:rFonts w:ascii="Times New Roman" w:hAnsi="Times New Roman" w:cs="Times New Roman"/>
            <w:noProof/>
            <w:color w:val="000000" w:themeColor="text1"/>
          </w:rPr>
          <w:t>149</w:t>
        </w:r>
        <w:r w:rsidRPr="002D6DAC">
          <w:rPr>
            <w:rFonts w:ascii="Times New Roman" w:hAnsi="Times New Roman" w:cs="Times New Roman"/>
            <w:noProof/>
            <w:color w:val="000000" w:themeColor="text1"/>
          </w:rPr>
          <w:fldChar w:fldCharType="end"/>
        </w:r>
      </w:p>
    </w:sdtContent>
  </w:sdt>
  <w:p w14:paraId="23DC7B5E" w14:textId="77777777" w:rsidR="002E0F0E" w:rsidRDefault="002E0F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1B9557" w14:textId="77777777" w:rsidR="00AE1B38" w:rsidRDefault="00AE1B38" w:rsidP="00165E15">
      <w:pPr>
        <w:spacing w:after="0" w:line="240" w:lineRule="auto"/>
      </w:pPr>
      <w:r>
        <w:separator/>
      </w:r>
    </w:p>
  </w:footnote>
  <w:footnote w:type="continuationSeparator" w:id="0">
    <w:p w14:paraId="7F921089" w14:textId="77777777" w:rsidR="00AE1B38" w:rsidRDefault="00AE1B38" w:rsidP="00165E15">
      <w:pPr>
        <w:spacing w:after="0" w:line="240" w:lineRule="auto"/>
      </w:pPr>
      <w:r>
        <w:continuationSeparator/>
      </w:r>
    </w:p>
  </w:footnote>
  <w:footnote w:id="1">
    <w:p w14:paraId="72686980" w14:textId="77777777" w:rsidR="002E0F0E" w:rsidRDefault="002E0F0E"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2E0F0E" w:rsidRPr="006118AE" w:rsidRDefault="002E0F0E"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2E0F0E" w:rsidRPr="00261509" w:rsidRDefault="002E0F0E">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073A2-E5EA-4082-96F6-B7359E708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6</TotalTime>
  <Pages>165</Pages>
  <Words>81433</Words>
  <Characters>464169</Characters>
  <Application>Microsoft Office Word</Application>
  <DocSecurity>0</DocSecurity>
  <Lines>3868</Lines>
  <Paragraphs>10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79</cp:revision>
  <cp:lastPrinted>2016-11-09T21:24:00Z</cp:lastPrinted>
  <dcterms:created xsi:type="dcterms:W3CDTF">2016-10-25T21:32:00Z</dcterms:created>
  <dcterms:modified xsi:type="dcterms:W3CDTF">2016-11-14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